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51D04EE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 Pada tahun 2020 di ajang BAPAREKRAF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5E55F08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Penyebab dari lulusan yang bekerja tidak sesuai dengan bidang yang di pelajari di masa kuliah terutama yang mengambil jurusan yang berkaitan dengan informasi dan teknologi bisa dari berbagai macam faktor,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Pr="002F1121">
        <w:rPr>
          <w:rFonts w:ascii="Times New Roman" w:hAnsi="Times New Roman" w:cs="Times New Roman"/>
          <w:bCs/>
          <w:noProof/>
          <w:color w:val="000000" w:themeColor="text1"/>
          <w:sz w:val="24"/>
          <w:szCs w:val="24"/>
        </w:rPr>
        <w:t xml:space="preserve"> yang telah di pelajari semasa perkuliahan.</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14245FE9" w14:textId="1664A51E"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 kesuksesan pengguna E – Learning tersebut dikarenakan pada akhirnya ketika sebuah sistem E – Learning telah di desain sedemikian rupa</w:t>
      </w:r>
      <w:r w:rsidR="00F12B03" w:rsidRPr="00AD6C4A">
        <w:rPr>
          <w:rFonts w:ascii="Times New Roman" w:hAnsi="Times New Roman" w:cs="Times New Roman"/>
          <w:bCs/>
          <w:noProof/>
          <w:color w:val="000000" w:themeColor="text1"/>
          <w:sz w:val="24"/>
          <w:szCs w:val="24"/>
        </w:rPr>
        <w:t>,</w:t>
      </w:r>
      <w:r w:rsidRPr="002F1121">
        <w:rPr>
          <w:rFonts w:ascii="Times New Roman" w:hAnsi="Times New Roman" w:cs="Times New Roman"/>
          <w:bCs/>
          <w:noProof/>
          <w:color w:val="000000" w:themeColor="text1"/>
          <w:sz w:val="24"/>
          <w:szCs w:val="24"/>
        </w:rPr>
        <w:t xml:space="preserve"> itu tidak ada artinya ketika pengguna malah tidak mempraktekan ilmu yang telah di pelajarinya.</w:t>
      </w:r>
    </w:p>
    <w:p w14:paraId="52802D08" w14:textId="58FBBC55"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Hal ini berlaku Bagi semua jenis E – Learning yang memanfaatkan media Bacaan atau Modul, Presentasi maupun dalam bentuk Video, ketika materi disajikan dalam bentuk tersebut tidak jarang yang terjadi adalah pengguna malah masuk ke mode </w:t>
      </w:r>
      <w:r w:rsidRPr="002F1121">
        <w:rPr>
          <w:rFonts w:ascii="Times New Roman" w:hAnsi="Times New Roman" w:cs="Times New Roman"/>
          <w:bCs/>
          <w:i/>
          <w:iCs/>
          <w:noProof/>
          <w:color w:val="000000" w:themeColor="text1"/>
          <w:sz w:val="24"/>
          <w:szCs w:val="24"/>
        </w:rPr>
        <w:t>Passive Learning</w:t>
      </w:r>
      <w:r w:rsidRPr="002F1121">
        <w:rPr>
          <w:rFonts w:ascii="Times New Roman" w:hAnsi="Times New Roman" w:cs="Times New Roman"/>
          <w:bCs/>
          <w:noProof/>
          <w:color w:val="000000" w:themeColor="text1"/>
          <w:sz w:val="24"/>
          <w:szCs w:val="24"/>
        </w:rPr>
        <w:t>.</w:t>
      </w:r>
    </w:p>
    <w:p w14:paraId="4C74DF45" w14:textId="298EDC18"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 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4A2FE1C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Hal ini juga berlaku kepada gamer E - Sports,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39858E0"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Kalau tidak di praktekkan, </w:t>
      </w:r>
      <w:r w:rsidR="004D64E9">
        <w:rPr>
          <w:rFonts w:ascii="Times New Roman" w:hAnsi="Times New Roman" w:cs="Times New Roman"/>
          <w:bCs/>
          <w:noProof/>
          <w:color w:val="000000" w:themeColor="text1"/>
          <w:sz w:val="24"/>
          <w:szCs w:val="24"/>
          <w:lang w:val="en-US"/>
        </w:rPr>
        <w:t>batas pemahaman dari ilmu yang di 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lastRenderedPageBreak/>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e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C56D41A" w14:textId="77777777" w:rsidR="00060C2F"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Sistem informasi ini di harapkan dapat meningkatkan kemampuan memahami materi kursus yang di sajikan dalam sebuah Sistem E – Learning dan menyajikan suatu cara menyampaikan materi yang mudah di pahami bagi pengguna sistem.</w:t>
      </w:r>
    </w:p>
    <w:p w14:paraId="019F6B8F"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55F7973C"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2AE0B16"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FE2F0D4" w14:textId="1671B15D" w:rsidR="002F1121" w:rsidRPr="002F1121" w:rsidRDefault="002F1121" w:rsidP="00060C2F">
      <w:pPr>
        <w:rPr>
          <w:noProof/>
        </w:rPr>
      </w:pPr>
      <w:r w:rsidRPr="002F1121">
        <w:rPr>
          <w:noProof/>
        </w:rPr>
        <w:t xml:space="preserve">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State Based Code Editor</w:t>
      </w:r>
      <w:r w:rsidRPr="00B57DF3">
        <w:rPr>
          <w:rFonts w:ascii="Times New Roman" w:hAnsi="Times New Roman" w:cs="Times New Roman"/>
          <w:noProof/>
          <w:sz w:val="24"/>
          <w:szCs w:val="24"/>
        </w:rPr>
        <w:t>.</w:t>
      </w:r>
    </w:p>
    <w:p w14:paraId="4ED14F94"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yang dapat terintegrasi dengan Sistem 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lastRenderedPageBreak/>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Sistem ini diuji cobakan pada user yang mendaftar pada sistem E - Learning.</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38FD3797" w14:textId="77777777" w:rsidR="00B05FE3" w:rsidRPr="00B05FE3" w:rsidRDefault="00B05FE3" w:rsidP="00B47C65">
      <w:pPr>
        <w:pStyle w:val="ListParagraph"/>
        <w:spacing w:line="360" w:lineRule="auto"/>
        <w:ind w:left="540" w:firstLine="360"/>
        <w:jc w:val="both"/>
        <w:rPr>
          <w:rFonts w:ascii="Times New Roman" w:hAnsi="Times New Roman" w:cs="Times New Roman"/>
          <w:b/>
          <w:sz w:val="24"/>
          <w:szCs w:val="24"/>
        </w:rPr>
      </w:pPr>
      <w:r w:rsidRPr="00B05FE3">
        <w:rPr>
          <w:rFonts w:ascii="Times New Roman" w:hAnsi="Times New Roman" w:cs="Times New Roman"/>
          <w:noProof/>
          <w:color w:val="000000" w:themeColor="text1"/>
          <w:sz w:val="24"/>
          <w:szCs w:val="24"/>
        </w:rPr>
        <w:t xml:space="preserve">Tujuan penelitian yang ingin dicapai dalam penelitian ini adalah merancang dan membangun sistem e - learning yang terintegrasi dengan </w:t>
      </w:r>
      <w:r w:rsidRPr="00B05FE3">
        <w:rPr>
          <w:rFonts w:ascii="Times New Roman" w:hAnsi="Times New Roman" w:cs="Times New Roman"/>
          <w:i/>
          <w:iCs/>
          <w:noProof/>
          <w:color w:val="000000" w:themeColor="text1"/>
          <w:sz w:val="24"/>
          <w:szCs w:val="24"/>
        </w:rPr>
        <w:t>state based code editor</w:t>
      </w:r>
      <w:r w:rsidRPr="00B05FE3">
        <w:rPr>
          <w:rFonts w:ascii="Times New Roman" w:hAnsi="Times New Roman" w:cs="Times New Roman"/>
          <w:noProof/>
          <w:sz w:val="24"/>
          <w:szCs w:val="24"/>
        </w:rPr>
        <w: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77777777"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ekkan materi yang sedang di 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ekkan materi yang telah di 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77777777"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e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lastRenderedPageBreak/>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7B565E21" w14:textId="3B661425" w:rsidR="008D153F" w:rsidRPr="00AD2FA2" w:rsidRDefault="008D153F" w:rsidP="004C7BC9">
      <w:pPr>
        <w:jc w:val="both"/>
        <w:rPr>
          <w:rFonts w:ascii="Times New Roman" w:hAnsi="Times New Roman" w:cs="Times New Roman"/>
          <w:noProof/>
          <w:sz w:val="24"/>
          <w:szCs w:val="24"/>
          <w:lang w:val="id-ID"/>
        </w:rPr>
      </w:pPr>
    </w:p>
    <w:p w14:paraId="561FA888" w14:textId="77777777" w:rsidR="008D153F" w:rsidRPr="00AD2FA2" w:rsidRDefault="008D153F" w:rsidP="004C7BC9">
      <w:pPr>
        <w:jc w:val="both"/>
        <w:rPr>
          <w:rFonts w:ascii="Times New Roman" w:hAnsi="Times New Roman" w:cs="Times New Roman"/>
          <w:noProof/>
          <w:sz w:val="24"/>
          <w:szCs w:val="24"/>
          <w:lang w:val="id-ID"/>
        </w:rPr>
      </w:pP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lastRenderedPageBreak/>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5A41C16A" w:rsid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27A5F320" w14:textId="246CD085" w:rsidR="00B970CB" w:rsidRDefault="00B970CB" w:rsidP="00EC7747">
      <w:pPr>
        <w:spacing w:line="360" w:lineRule="auto"/>
        <w:ind w:left="360" w:firstLine="360"/>
        <w:jc w:val="both"/>
        <w:rPr>
          <w:rFonts w:ascii="Times New Roman" w:hAnsi="Times New Roman" w:cs="Times New Roman"/>
          <w:noProof/>
          <w:sz w:val="26"/>
          <w:szCs w:val="26"/>
        </w:rPr>
      </w:pPr>
    </w:p>
    <w:p w14:paraId="7D883323" w14:textId="77777777" w:rsidR="00B970CB" w:rsidRPr="00EC7747" w:rsidRDefault="00B970CB" w:rsidP="00EC7747">
      <w:pPr>
        <w:spacing w:line="360" w:lineRule="auto"/>
        <w:ind w:left="360" w:firstLine="360"/>
        <w:jc w:val="both"/>
        <w:rPr>
          <w:rFonts w:ascii="Times New Roman" w:hAnsi="Times New Roman" w:cs="Times New Roman"/>
          <w:noProof/>
          <w:sz w:val="26"/>
          <w:szCs w:val="26"/>
        </w:rPr>
      </w:pP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lastRenderedPageBreak/>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t>Viska Mutiawani, Juwita</w:t>
            </w:r>
          </w:p>
        </w:tc>
        <w:tc>
          <w:tcPr>
            <w:tcW w:w="1728"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4B2964" w14:textId="77777777" w:rsidR="003C3AEF" w:rsidRDefault="003C3AEF" w:rsidP="00725057">
      <w:pPr>
        <w:spacing w:after="0" w:line="240" w:lineRule="auto"/>
      </w:pPr>
      <w:r>
        <w:separator/>
      </w:r>
    </w:p>
  </w:endnote>
  <w:endnote w:type="continuationSeparator" w:id="0">
    <w:p w14:paraId="5DA124C9" w14:textId="77777777" w:rsidR="003C3AEF" w:rsidRDefault="003C3AEF"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A228B" w14:textId="77777777" w:rsidR="003C3AEF" w:rsidRDefault="003C3AEF" w:rsidP="00725057">
      <w:pPr>
        <w:spacing w:after="0" w:line="240" w:lineRule="auto"/>
      </w:pPr>
      <w:r>
        <w:separator/>
      </w:r>
    </w:p>
  </w:footnote>
  <w:footnote w:type="continuationSeparator" w:id="0">
    <w:p w14:paraId="6A6C4BEE" w14:textId="77777777" w:rsidR="003C3AEF" w:rsidRDefault="003C3AEF"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1"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3"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4"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7"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8"/>
  </w:num>
  <w:num w:numId="2">
    <w:abstractNumId w:val="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6"/>
  </w:num>
  <w:num w:numId="6">
    <w:abstractNumId w:val="4"/>
  </w:num>
  <w:num w:numId="7">
    <w:abstractNumId w:val="2"/>
  </w:num>
  <w:num w:numId="8">
    <w:abstractNumId w:val="14"/>
  </w:num>
  <w:num w:numId="9">
    <w:abstractNumId w:val="11"/>
  </w:num>
  <w:num w:numId="10">
    <w:abstractNumId w:val="0"/>
  </w:num>
  <w:num w:numId="11">
    <w:abstractNumId w:val="15"/>
  </w:num>
  <w:num w:numId="12">
    <w:abstractNumId w:val="17"/>
  </w:num>
  <w:num w:numId="13">
    <w:abstractNumId w:val="3"/>
  </w:num>
  <w:num w:numId="14">
    <w:abstractNumId w:val="7"/>
  </w:num>
  <w:num w:numId="15">
    <w:abstractNumId w:val="12"/>
  </w:num>
  <w:num w:numId="16">
    <w:abstractNumId w:val="16"/>
  </w:num>
  <w:num w:numId="17">
    <w:abstractNumId w:val="10"/>
  </w:num>
  <w:num w:numId="18">
    <w:abstractNumId w:val="1"/>
  </w:num>
  <w:num w:numId="19">
    <w:abstractNumId w:val="5"/>
  </w:num>
  <w:num w:numId="20">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0C2F"/>
    <w:rsid w:val="00061989"/>
    <w:rsid w:val="00062402"/>
    <w:rsid w:val="00066CDE"/>
    <w:rsid w:val="0007013C"/>
    <w:rsid w:val="000744A1"/>
    <w:rsid w:val="00087BA9"/>
    <w:rsid w:val="00097535"/>
    <w:rsid w:val="000A3548"/>
    <w:rsid w:val="000A3D56"/>
    <w:rsid w:val="000A766A"/>
    <w:rsid w:val="000C0CE3"/>
    <w:rsid w:val="000C5E1B"/>
    <w:rsid w:val="000D0DF5"/>
    <w:rsid w:val="000D1D9C"/>
    <w:rsid w:val="000D438D"/>
    <w:rsid w:val="000F6699"/>
    <w:rsid w:val="00103660"/>
    <w:rsid w:val="001149C0"/>
    <w:rsid w:val="00120207"/>
    <w:rsid w:val="00130B6B"/>
    <w:rsid w:val="00133893"/>
    <w:rsid w:val="0014395E"/>
    <w:rsid w:val="00160E02"/>
    <w:rsid w:val="00164052"/>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3AEF"/>
    <w:rsid w:val="003C63AA"/>
    <w:rsid w:val="003C6F2F"/>
    <w:rsid w:val="003D3EC7"/>
    <w:rsid w:val="003D4982"/>
    <w:rsid w:val="003E5AF4"/>
    <w:rsid w:val="003E634D"/>
    <w:rsid w:val="004012A3"/>
    <w:rsid w:val="00401F9B"/>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455"/>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7F08"/>
    <w:rsid w:val="006F531E"/>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43B5"/>
    <w:rsid w:val="007778C4"/>
    <w:rsid w:val="00785F8A"/>
    <w:rsid w:val="007911A1"/>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65A1"/>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4072C"/>
    <w:rsid w:val="00941A91"/>
    <w:rsid w:val="009441F9"/>
    <w:rsid w:val="0094434D"/>
    <w:rsid w:val="0095231D"/>
    <w:rsid w:val="00957FE7"/>
    <w:rsid w:val="009742F3"/>
    <w:rsid w:val="0098377A"/>
    <w:rsid w:val="00985369"/>
    <w:rsid w:val="0098562A"/>
    <w:rsid w:val="0098634C"/>
    <w:rsid w:val="00997964"/>
    <w:rsid w:val="009A05B8"/>
    <w:rsid w:val="009A2600"/>
    <w:rsid w:val="009A2775"/>
    <w:rsid w:val="009A3B11"/>
    <w:rsid w:val="009A729A"/>
    <w:rsid w:val="009B3C06"/>
    <w:rsid w:val="009C16D7"/>
    <w:rsid w:val="009D46FF"/>
    <w:rsid w:val="009E794C"/>
    <w:rsid w:val="009F1A26"/>
    <w:rsid w:val="00A10328"/>
    <w:rsid w:val="00A1256E"/>
    <w:rsid w:val="00A1462E"/>
    <w:rsid w:val="00A20D6B"/>
    <w:rsid w:val="00A43B86"/>
    <w:rsid w:val="00A4423F"/>
    <w:rsid w:val="00A66ACB"/>
    <w:rsid w:val="00A72388"/>
    <w:rsid w:val="00A749A9"/>
    <w:rsid w:val="00A7551E"/>
    <w:rsid w:val="00A76C12"/>
    <w:rsid w:val="00A850D5"/>
    <w:rsid w:val="00A85D39"/>
    <w:rsid w:val="00A85FDE"/>
    <w:rsid w:val="00A86F77"/>
    <w:rsid w:val="00A94C09"/>
    <w:rsid w:val="00A95F8A"/>
    <w:rsid w:val="00A96E39"/>
    <w:rsid w:val="00A97FAF"/>
    <w:rsid w:val="00AA162D"/>
    <w:rsid w:val="00AA4B93"/>
    <w:rsid w:val="00AB18A1"/>
    <w:rsid w:val="00AC08AA"/>
    <w:rsid w:val="00AD1396"/>
    <w:rsid w:val="00AD2FA2"/>
    <w:rsid w:val="00AD4350"/>
    <w:rsid w:val="00AD6C4A"/>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1C93"/>
    <w:rsid w:val="00B909CA"/>
    <w:rsid w:val="00B92F4D"/>
    <w:rsid w:val="00B970CB"/>
    <w:rsid w:val="00BA222C"/>
    <w:rsid w:val="00BA4ED1"/>
    <w:rsid w:val="00BB0C4D"/>
    <w:rsid w:val="00BB29C9"/>
    <w:rsid w:val="00BB2D68"/>
    <w:rsid w:val="00BC170D"/>
    <w:rsid w:val="00BD4A8E"/>
    <w:rsid w:val="00BD6E9A"/>
    <w:rsid w:val="00BD7060"/>
    <w:rsid w:val="00BE1880"/>
    <w:rsid w:val="00BE5345"/>
    <w:rsid w:val="00BE7EE4"/>
    <w:rsid w:val="00BF0BBF"/>
    <w:rsid w:val="00BF2A37"/>
    <w:rsid w:val="00BF30E3"/>
    <w:rsid w:val="00C04EFA"/>
    <w:rsid w:val="00C23CA1"/>
    <w:rsid w:val="00C26011"/>
    <w:rsid w:val="00C273CB"/>
    <w:rsid w:val="00C347B1"/>
    <w:rsid w:val="00C35AB4"/>
    <w:rsid w:val="00C44BCA"/>
    <w:rsid w:val="00C4591C"/>
    <w:rsid w:val="00C54C73"/>
    <w:rsid w:val="00C64D1F"/>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741B"/>
    <w:rsid w:val="00F7694B"/>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4</TotalTime>
  <Pages>15</Pages>
  <Words>2972</Words>
  <Characters>16943</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04</cp:revision>
  <cp:lastPrinted>2021-12-22T03:29:00Z</cp:lastPrinted>
  <dcterms:created xsi:type="dcterms:W3CDTF">2021-01-21T10:01:00Z</dcterms:created>
  <dcterms:modified xsi:type="dcterms:W3CDTF">2021-12-29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